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03395E" w14:textId="0B3EE0A0" w:rsidR="00BA170B" w:rsidRPr="003420DE" w:rsidRDefault="00BA170B">
      <w:pPr>
        <w:rPr>
          <w:u w:val="single"/>
          <w:lang w:val="en-US"/>
        </w:rPr>
      </w:pPr>
      <w:r w:rsidRPr="003420DE">
        <w:rPr>
          <w:u w:val="single"/>
          <w:lang w:val="en-US"/>
        </w:rPr>
        <w:t xml:space="preserve">Id:15172856 Name: Micheal Hogan </w:t>
      </w:r>
      <w:r w:rsidR="00F609AD" w:rsidRPr="003420DE">
        <w:rPr>
          <w:u w:val="single"/>
          <w:lang w:val="en-US"/>
        </w:rPr>
        <w:t xml:space="preserve">03/05/2020 </w:t>
      </w:r>
      <w:bookmarkStart w:id="0" w:name="_GoBack"/>
      <w:bookmarkEnd w:id="0"/>
    </w:p>
    <w:p w14:paraId="063C1014" w14:textId="5EC241E7" w:rsidR="00F609AD" w:rsidRDefault="00F609AD">
      <w:pPr>
        <w:rPr>
          <w:lang w:val="en-US"/>
        </w:rPr>
      </w:pPr>
      <w:r>
        <w:rPr>
          <w:lang w:val="en-US"/>
        </w:rPr>
        <w:t>WORK IN PROGRESS</w:t>
      </w:r>
    </w:p>
    <w:p w14:paraId="729881B0" w14:textId="42D986A0" w:rsidR="00B04089" w:rsidRPr="00651C2F" w:rsidRDefault="004E5532" w:rsidP="004E5532">
      <w:pPr>
        <w:rPr>
          <w:b/>
          <w:bCs/>
        </w:rPr>
      </w:pPr>
      <w:r w:rsidRPr="00651C2F">
        <w:rPr>
          <w:b/>
          <w:bCs/>
        </w:rPr>
        <w:t>Tree structure:</w:t>
      </w:r>
      <w:r w:rsidR="00651C2F">
        <w:rPr>
          <w:b/>
          <w:bCs/>
        </w:rPr>
        <w:t xml:space="preserve"> </w:t>
      </w:r>
    </w:p>
    <w:p w14:paraId="5E6FFC5E" w14:textId="36A13384" w:rsidR="00A10499" w:rsidRDefault="00B04089" w:rsidP="006C6080">
      <w:r>
        <w:t xml:space="preserve">A tree structure is commonly used in computer science as a data structure. </w:t>
      </w:r>
      <w:r w:rsidR="002B28CF">
        <w:t xml:space="preserve">By the definition a tree structure is a finite set of one or more nodes. A node contains </w:t>
      </w:r>
      <w:r w:rsidR="004E5532">
        <w:t>data and references to other connecting nodes below it in the structure</w:t>
      </w:r>
      <w:r w:rsidR="002B28CF">
        <w:t>. One node is specifically assigned the role of being the root. The remaining nodes are</w:t>
      </w:r>
      <w:r w:rsidR="00D8151C">
        <w:t xml:space="preserve"> partitioned into disjoint sets. These subsets are known as subtrees of the root </w:t>
      </w:r>
      <w:r w:rsidR="00BD42F6">
        <w:fldChar w:fldCharType="begin" w:fldLock="1"/>
      </w:r>
      <w:r w:rsidR="003E7C01">
        <w:instrText>ADDIN CSL_CITATION {"citationItems":[{"id":"ITEM-1","itemData":{"author":[{"dropping-particle":"","family":"Questions","given":"Algorithm Analysis","non-dropping-particle":"","parse-names":false,"suffix":""}],"id":"ITEM-1","issued":{"date-parts":[["2008"]]},"title":"Fundamentals of Data Structures Algorithm Analysis","type":"article-journal"},"uris":["http://www.mendeley.com/documents/?uuid=da924b0a-e6de-4c33-98d9-80e518a4d8b4"]}],"mendeley":{"formattedCitation":"(Questions, 2008)","plainTextFormattedCitation":"(Questions, 2008)","previouslyFormattedCitation":"(Questions, 2008)"},"properties":{"noteIndex":0},"schema":"https://github.com/citation-style-language/schema/raw/master/csl-citation.json"}</w:instrText>
      </w:r>
      <w:r w:rsidR="00BD42F6">
        <w:fldChar w:fldCharType="separate"/>
      </w:r>
      <w:r w:rsidR="00BD42F6" w:rsidRPr="00BD42F6">
        <w:rPr>
          <w:noProof/>
        </w:rPr>
        <w:t>(Questions, 2008)</w:t>
      </w:r>
      <w:r w:rsidR="00BD42F6">
        <w:fldChar w:fldCharType="end"/>
      </w:r>
      <w:r w:rsidR="00090E3A">
        <w:t>.</w:t>
      </w:r>
      <w:r w:rsidR="0041388B">
        <w:t xml:space="preserve"> </w:t>
      </w:r>
      <w:r w:rsidR="00A10499">
        <w:t>Tree structures organise nodes in terms of hierarchical relationships</w:t>
      </w:r>
      <w:r w:rsidR="0041388B">
        <w:t xml:space="preserve"> in a graphical form. The relations between nodes are shown by connecting lines also known as branches. </w:t>
      </w:r>
      <w:r w:rsidR="003E7C01">
        <w:fldChar w:fldCharType="begin" w:fldLock="1"/>
      </w:r>
      <w:r w:rsidR="00AE0E05"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 w:rsidR="003E7C01">
        <w:fldChar w:fldCharType="separate"/>
      </w:r>
      <w:r w:rsidR="003E7C01" w:rsidRPr="003E7C01">
        <w:rPr>
          <w:noProof/>
        </w:rPr>
        <w:t>(Rani &amp; Suman, 2013)</w:t>
      </w:r>
      <w:r w:rsidR="003E7C01">
        <w:fldChar w:fldCharType="end"/>
      </w:r>
      <w:r w:rsidR="00090E3A">
        <w:t>.</w:t>
      </w:r>
      <w:r w:rsidR="00122D51">
        <w:t xml:space="preserve"> </w:t>
      </w:r>
    </w:p>
    <w:p w14:paraId="07E24597" w14:textId="1ABE03CE" w:rsidR="002B28CF" w:rsidRDefault="00D04F14" w:rsidP="00B04089">
      <w:pPr>
        <w:rPr>
          <w:b/>
          <w:bCs/>
        </w:rPr>
      </w:pPr>
      <w:r>
        <w:rPr>
          <w:b/>
          <w:bCs/>
        </w:rPr>
        <w:t>Purpose Of t</w:t>
      </w:r>
      <w:r w:rsidRPr="00651C2F">
        <w:rPr>
          <w:b/>
          <w:bCs/>
        </w:rPr>
        <w:t>ree structure</w:t>
      </w:r>
      <w:r>
        <w:rPr>
          <w:b/>
          <w:bCs/>
        </w:rPr>
        <w:t xml:space="preserve">s </w:t>
      </w:r>
      <w:r w:rsidRPr="00651C2F">
        <w:rPr>
          <w:b/>
          <w:bCs/>
        </w:rPr>
        <w:t>in computer science</w:t>
      </w:r>
      <w:r>
        <w:rPr>
          <w:b/>
          <w:bCs/>
        </w:rPr>
        <w:t>:</w:t>
      </w:r>
    </w:p>
    <w:p w14:paraId="071E6916" w14:textId="292DB531" w:rsidR="00C15DFE" w:rsidRDefault="00B36AF9" w:rsidP="00B04089">
      <w:r>
        <w:t>A t</w:t>
      </w:r>
      <w:r w:rsidR="006C6080">
        <w:t xml:space="preserve">ree data structure </w:t>
      </w:r>
      <w:r>
        <w:t>is</w:t>
      </w:r>
      <w:r w:rsidR="006C6080">
        <w:t xml:space="preserve"> </w:t>
      </w:r>
      <w:r>
        <w:t>classified</w:t>
      </w:r>
      <w:r w:rsidR="006C6080">
        <w:t xml:space="preserve"> as </w:t>
      </w:r>
      <w:r w:rsidR="00E457B1">
        <w:t xml:space="preserve">a </w:t>
      </w:r>
      <w:r w:rsidR="006C6080">
        <w:t xml:space="preserve">descriptive data structure. </w:t>
      </w:r>
      <w:r w:rsidR="00E457B1">
        <w:t>Along with storing data it also yields the description of the way the data is arranged</w:t>
      </w:r>
      <w:r w:rsidR="00AE0E05">
        <w:t xml:space="preserve"> </w:t>
      </w:r>
      <w:r w:rsidR="00AE0E05">
        <w:fldChar w:fldCharType="begin" w:fldLock="1"/>
      </w:r>
      <w:r w:rsidR="007F7EAB">
        <w:instrText>ADDIN CSL_CITATION {"citationItems":[{"id":"ITEM-1","itemData":{"author":[{"dropping-particle":"","family":"Data","given":"Introduction","non-dropping-particle":"","parse-names":false,"suffix":""},{"dropping-particle":"","family":"Figure","given":"The","non-dropping-particle":"","parse-names":false,"suffix":""}],"id":"ITEM-1","issued":{"date-parts":[["0"]]},"title":"Abstract : This paper tries to throw light in the usage of data structures in the field of information retrieval . Information retrieval is an area of study which is gaining momentum as the need and urge for sharing and exploring information is growing da","type":"article-journal"},"uris":["http://www.mendeley.com/documents/?uuid=56917afc-e19b-439f-a751-ca5e9570dd73"]}],"mendeley":{"formattedCitation":"(Data &amp; Figure, n.d.)","plainTextFormattedCitation":"(Data &amp; Figure, n.d.)","previouslyFormattedCitation":"(Data &amp; Figure, n.d.)"},"properties":{"noteIndex":0},"schema":"https://github.com/citation-style-language/schema/raw/master/csl-citation.json"}</w:instrText>
      </w:r>
      <w:r w:rsidR="00AE0E05">
        <w:fldChar w:fldCharType="separate"/>
      </w:r>
      <w:r w:rsidR="00AE0E05" w:rsidRPr="00AE0E05">
        <w:rPr>
          <w:noProof/>
        </w:rPr>
        <w:t>(Data &amp; Figure, n.d.)</w:t>
      </w:r>
      <w:r w:rsidR="00AE0E05">
        <w:fldChar w:fldCharType="end"/>
      </w:r>
      <w:r w:rsidR="00AE0E05">
        <w:t xml:space="preserve">. </w:t>
      </w:r>
      <w:r w:rsidR="004E5532" w:rsidRPr="004E5532">
        <w:t>When i</w:t>
      </w:r>
      <w:r w:rsidR="004E5532">
        <w:t>t</w:t>
      </w:r>
      <w:r w:rsidR="004E5532" w:rsidRPr="004E5532">
        <w:t xml:space="preserve"> comes to organising</w:t>
      </w:r>
      <w:r w:rsidR="004E5532">
        <w:t xml:space="preserve"> data</w:t>
      </w:r>
      <w:r w:rsidR="00593CE9">
        <w:t>,</w:t>
      </w:r>
      <w:r w:rsidR="004E5532" w:rsidRPr="004E5532">
        <w:t xml:space="preserve"> </w:t>
      </w:r>
      <w:r w:rsidR="004E5532">
        <w:t>t</w:t>
      </w:r>
      <w:r w:rsidR="004E5532" w:rsidRPr="004E5532">
        <w:t>ree structures make an excellent alternative to arrays.</w:t>
      </w:r>
      <w:r w:rsidR="004E5532">
        <w:t xml:space="preserve"> The reason is that arrays are </w:t>
      </w:r>
      <w:r w:rsidR="00AF3586">
        <w:t xml:space="preserve">an </w:t>
      </w:r>
      <w:r w:rsidR="00E457B1">
        <w:t xml:space="preserve">example of a storage structure </w:t>
      </w:r>
      <w:r w:rsidR="00AF3586">
        <w:t>thus they</w:t>
      </w:r>
      <w:r w:rsidR="00E457B1">
        <w:t xml:space="preserve"> yield no description of how the data should be arranged</w:t>
      </w:r>
      <w:r w:rsidR="00AF3586">
        <w:t>. Storage structures are</w:t>
      </w:r>
      <w:r w:rsidR="00E457B1">
        <w:t xml:space="preserve"> </w:t>
      </w:r>
      <w:r w:rsidR="004E5532">
        <w:t>linear data structure</w:t>
      </w:r>
      <w:r w:rsidR="00593CE9">
        <w:t>s</w:t>
      </w:r>
      <w:r w:rsidR="004E5532">
        <w:t xml:space="preserve"> while </w:t>
      </w:r>
      <w:r w:rsidR="00AF3586">
        <w:t xml:space="preserve">descriptive data structures </w:t>
      </w:r>
      <w:r w:rsidR="004E5532">
        <w:t>are nonlinear</w:t>
      </w:r>
      <w:r w:rsidR="00D04F14">
        <w:t xml:space="preserve"> </w:t>
      </w:r>
      <w:r w:rsidR="008F6182">
        <w:fldChar w:fldCharType="begin" w:fldLock="1"/>
      </w:r>
      <w:r w:rsidR="008F6182"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 w:rsidR="008F6182">
        <w:fldChar w:fldCharType="separate"/>
      </w:r>
      <w:r w:rsidR="008F6182" w:rsidRPr="008F6182">
        <w:rPr>
          <w:noProof/>
        </w:rPr>
        <w:t>(Rani &amp; Suman, 2013)</w:t>
      </w:r>
      <w:r w:rsidR="008F6182">
        <w:fldChar w:fldCharType="end"/>
      </w:r>
      <w:r w:rsidR="00AE0E05">
        <w:t xml:space="preserve">.  </w:t>
      </w:r>
      <w:r w:rsidR="00291DCA">
        <w:t xml:space="preserve">A disadvantage of using a linear data structure is that </w:t>
      </w:r>
      <w:r w:rsidR="00060E6F">
        <w:t>they are less efficient than their counter parts.</w:t>
      </w:r>
      <w:r w:rsidR="00AB6F18" w:rsidRPr="00AB6F18">
        <w:t xml:space="preserve"> </w:t>
      </w:r>
      <w:r w:rsidR="00AB6F18">
        <w:t>During the search/sort process each node in a linear data structure is traversed in a sequential order until the required node has been found. While a nonlinear structure</w:t>
      </w:r>
      <w:r w:rsidR="00C15DFE">
        <w:t xml:space="preserve"> allows,</w:t>
      </w:r>
      <w:r w:rsidR="00AB6F18">
        <w:t xml:space="preserve"> traversing through the structure in a non-sequential order. Therefore, it</w:t>
      </w:r>
      <w:r w:rsidR="00060E6F">
        <w:t xml:space="preserve"> requires </w:t>
      </w:r>
      <w:r w:rsidR="00AB6F18">
        <w:t>a greater number of</w:t>
      </w:r>
      <w:r w:rsidR="00060E6F">
        <w:t xml:space="preserve"> operations to search/sort a linear structure. The number of operations needed to traverse </w:t>
      </w:r>
      <w:r w:rsidR="00AB6F18">
        <w:t xml:space="preserve">a linear structure </w:t>
      </w:r>
      <w:r w:rsidR="00060E6F">
        <w:t>is proportional to the number of elements in the set. Linear data structures are extremely inefficient when the collection of data</w:t>
      </w:r>
      <w:r w:rsidR="00C15DFE">
        <w:t xml:space="preserve"> in the structure</w:t>
      </w:r>
      <w:r w:rsidR="00060E6F">
        <w:t xml:space="preserve"> is quite large. </w:t>
      </w:r>
      <w:r w:rsidR="00C15DFE">
        <w:t xml:space="preserve">The hierarchic structure of </w:t>
      </w:r>
      <w:r w:rsidR="00AF3586">
        <w:t xml:space="preserve">a </w:t>
      </w:r>
      <w:r w:rsidR="00C15DFE">
        <w:t>tree is useful for simplifying and speeding up the search and sort process of data sets.</w:t>
      </w:r>
      <w:r w:rsidR="00AE0E05">
        <w:t>(web article)</w:t>
      </w:r>
    </w:p>
    <w:p w14:paraId="11FBFED8" w14:textId="706250B1" w:rsidR="008D5042" w:rsidRDefault="00AE0E05" w:rsidP="00B04089">
      <w:pPr>
        <w:rPr>
          <w:b/>
          <w:bCs/>
        </w:rPr>
      </w:pPr>
      <w:r w:rsidRPr="00AE0E05">
        <w:rPr>
          <w:b/>
          <w:bCs/>
        </w:rPr>
        <w:t>Binary Tree</w:t>
      </w:r>
      <w:r w:rsidR="007F7EAB">
        <w:rPr>
          <w:b/>
          <w:bCs/>
        </w:rPr>
        <w:t>s</w:t>
      </w:r>
      <w:r w:rsidRPr="00AE0E05">
        <w:rPr>
          <w:b/>
          <w:bCs/>
        </w:rPr>
        <w:t>:</w:t>
      </w:r>
      <w:r w:rsidR="00C15DFE" w:rsidRPr="00AE0E05">
        <w:rPr>
          <w:b/>
          <w:bCs/>
        </w:rPr>
        <w:t xml:space="preserve"> </w:t>
      </w:r>
      <w:r w:rsidR="00060E6F" w:rsidRPr="00AE0E05">
        <w:rPr>
          <w:b/>
          <w:bCs/>
        </w:rPr>
        <w:t xml:space="preserve"> </w:t>
      </w:r>
    </w:p>
    <w:p w14:paraId="7A2BC981" w14:textId="48DE2C85" w:rsidR="001E5DAC" w:rsidRDefault="001D2C1D" w:rsidP="00B04089">
      <w:r>
        <w:rPr>
          <w:noProof/>
        </w:rPr>
        <w:drawing>
          <wp:anchor distT="0" distB="0" distL="114300" distR="114300" simplePos="0" relativeHeight="251658240" behindDoc="1" locked="0" layoutInCell="1" allowOverlap="1" wp14:anchorId="47B0B928" wp14:editId="406383CD">
            <wp:simplePos x="0" y="0"/>
            <wp:positionH relativeFrom="column">
              <wp:posOffset>1232259</wp:posOffset>
            </wp:positionH>
            <wp:positionV relativeFrom="paragraph">
              <wp:posOffset>556094</wp:posOffset>
            </wp:positionV>
            <wp:extent cx="2895600" cy="2581275"/>
            <wp:effectExtent l="0" t="0" r="0" b="9525"/>
            <wp:wrapTopAndBottom/>
            <wp:docPr id="1" name="Picture 1" descr="A picture containing object,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naryTree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95600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F7EAB" w:rsidRPr="007F7EAB">
        <w:t xml:space="preserve">Binary trees are one of the most fundamental data structures in computer science and is used more than </w:t>
      </w:r>
      <w:r w:rsidR="004C1241">
        <w:t xml:space="preserve">any </w:t>
      </w:r>
      <w:r w:rsidR="007F7EAB" w:rsidRPr="007F7EAB">
        <w:t>other tree structure.</w:t>
      </w:r>
      <w:r w:rsidR="007F7EAB">
        <w:t xml:space="preserve"> “Mathematically, a binary tree is a connected, undirected, finite graph with no cycles, and no vertex of degree greater than three.” </w:t>
      </w:r>
      <w:r w:rsidR="007F7EAB">
        <w:fldChar w:fldCharType="begin" w:fldLock="1"/>
      </w:r>
      <w:r w:rsidR="00122D51">
        <w:instrText>ADDIN CSL_CITATION {"citationItems":[{"id":"ITEM-1","itemData":{"DOI":"10.1142/9789812791245_0011","author":[{"dropping-particle":"","family":"KIM","given":"SANGWOOK","non-dropping-particle":"","parse-names":false,"suffix":""}],"id":"ITEM-1","issue":"May","issued":{"date-parts":[["2003"]]},"page":"225-290","title":"Binary Trees","type":"article-journal"},"uris":["http://www.mendeley.com/documents/?uuid=a925d607-876c-4be0-b294-033b10820b7e"]}],"mendeley":{"formattedCitation":"(KIM, 2003)","plainTextFormattedCitation":"(KIM, 2003)","previouslyFormattedCitation":"(KIM, 2003)"},"properties":{"noteIndex":0},"schema":"https://github.com/citation-style-language/schema/raw/master/csl-citation.json"}</w:instrText>
      </w:r>
      <w:r w:rsidR="007F7EAB">
        <w:fldChar w:fldCharType="separate"/>
      </w:r>
      <w:r w:rsidR="007F7EAB" w:rsidRPr="007F7EAB">
        <w:rPr>
          <w:noProof/>
        </w:rPr>
        <w:t>(KIM, 2003)</w:t>
      </w:r>
      <w:r w:rsidR="007F7EAB">
        <w:fldChar w:fldCharType="end"/>
      </w:r>
      <w:r w:rsidR="00A22785">
        <w:t xml:space="preserve"> </w:t>
      </w:r>
    </w:p>
    <w:p w14:paraId="5FF00F0A" w14:textId="77777777" w:rsidR="001E5DAC" w:rsidRDefault="001E5DAC" w:rsidP="001E5DAC">
      <w:pPr>
        <w:tabs>
          <w:tab w:val="left" w:pos="3969"/>
        </w:tabs>
      </w:pPr>
      <w:r>
        <w:t>(Pat 2013)</w:t>
      </w:r>
    </w:p>
    <w:p w14:paraId="71C1FA5F" w14:textId="49370CBA" w:rsidR="003420DE" w:rsidRDefault="004C1241" w:rsidP="001E5DAC">
      <w:pPr>
        <w:tabs>
          <w:tab w:val="left" w:pos="3969"/>
        </w:tabs>
      </w:pPr>
      <w:r w:rsidRPr="00B36AB5">
        <w:rPr>
          <w:b/>
          <w:bCs/>
        </w:rPr>
        <w:lastRenderedPageBreak/>
        <w:t>Binary Search trees</w:t>
      </w:r>
      <w:r>
        <w:t xml:space="preserve"> </w:t>
      </w:r>
      <w:r w:rsidR="005E6228">
        <w:t xml:space="preserve">(BST) </w:t>
      </w:r>
      <w:r>
        <w:t xml:space="preserve">also </w:t>
      </w:r>
      <w:r w:rsidRPr="004C1241">
        <w:t>known as ordered or sorted trees</w:t>
      </w:r>
      <w:r>
        <w:t xml:space="preserve"> have their</w:t>
      </w:r>
      <w:r w:rsidRPr="004C1241">
        <w:t xml:space="preserve"> data</w:t>
      </w:r>
      <w:r>
        <w:t xml:space="preserve"> represented in an</w:t>
      </w:r>
      <w:r w:rsidRPr="004C1241">
        <w:t xml:space="preserve"> organised</w:t>
      </w:r>
      <w:r>
        <w:t xml:space="preserve"> structured based on a searching and sorting property. That allows for optimum data retrieval. </w:t>
      </w:r>
      <w:r w:rsidR="003420DE">
        <w:t xml:space="preserve">The following invariants apply for such property. </w:t>
      </w:r>
    </w:p>
    <w:p w14:paraId="1A7F1B70" w14:textId="651E81D0" w:rsidR="007F7EAB" w:rsidRDefault="005E6228" w:rsidP="003420DE">
      <w:pPr>
        <w:pStyle w:val="ListParagraph"/>
        <w:numPr>
          <w:ilvl w:val="0"/>
          <w:numId w:val="1"/>
        </w:numPr>
      </w:pPr>
      <w:r>
        <w:t>The left child of a parent node should be less or equal to the value of the parent.</w:t>
      </w:r>
    </w:p>
    <w:p w14:paraId="5E670790" w14:textId="7C774925" w:rsidR="005E6228" w:rsidRPr="004C1241" w:rsidRDefault="005E6228" w:rsidP="003420DE">
      <w:pPr>
        <w:pStyle w:val="ListParagraph"/>
        <w:numPr>
          <w:ilvl w:val="0"/>
          <w:numId w:val="1"/>
        </w:numPr>
      </w:pPr>
      <w:r>
        <w:t xml:space="preserve">The right child of a parent node should be greater than the value of the parent. </w:t>
      </w:r>
    </w:p>
    <w:p w14:paraId="01944B4A" w14:textId="21AEEDD4" w:rsidR="006F6E41" w:rsidRDefault="001E5DAC" w:rsidP="00B04089">
      <w:r>
        <w:rPr>
          <w:noProof/>
        </w:rPr>
        <w:drawing>
          <wp:anchor distT="0" distB="0" distL="114300" distR="114300" simplePos="0" relativeHeight="251659264" behindDoc="0" locked="0" layoutInCell="1" allowOverlap="1" wp14:anchorId="3FCC0D6B" wp14:editId="2C41A2B5">
            <wp:simplePos x="0" y="0"/>
            <wp:positionH relativeFrom="margin">
              <wp:align>center</wp:align>
            </wp:positionH>
            <wp:positionV relativeFrom="paragraph">
              <wp:posOffset>205602</wp:posOffset>
            </wp:positionV>
            <wp:extent cx="4495800" cy="2247900"/>
            <wp:effectExtent l="0" t="0" r="0" b="0"/>
            <wp:wrapTopAndBottom/>
            <wp:docPr id="2" name="Picture 2" descr="A picture containing drawing,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inarySearchTree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95800" cy="2247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E6228">
        <w:t>This organisational property decreases the number of</w:t>
      </w:r>
      <w:r w:rsidR="006F6E41">
        <w:t xml:space="preserve"> operations required </w:t>
      </w:r>
      <w:r w:rsidR="005E6228">
        <w:t>to</w:t>
      </w:r>
      <w:r w:rsidR="006F6E41">
        <w:t xml:space="preserve"> traver</w:t>
      </w:r>
      <w:r w:rsidR="005E6228">
        <w:t>se</w:t>
      </w:r>
      <w:r w:rsidR="006F6E41">
        <w:t xml:space="preserve"> a BST. </w:t>
      </w:r>
    </w:p>
    <w:p w14:paraId="2FC410DA" w14:textId="77777777" w:rsidR="0009418A" w:rsidRDefault="0009418A" w:rsidP="00B04089"/>
    <w:p w14:paraId="0B8B8F9A" w14:textId="1B806AE5" w:rsidR="0009418A" w:rsidRDefault="008150B6" w:rsidP="008150B6">
      <w:pPr>
        <w:tabs>
          <w:tab w:val="left" w:pos="3969"/>
        </w:tabs>
      </w:pPr>
      <w:r>
        <w:t>(Pat 2013)</w:t>
      </w:r>
    </w:p>
    <w:p w14:paraId="58737C77" w14:textId="4B5EA493" w:rsidR="00EC7A3C" w:rsidRDefault="00EC7A3C" w:rsidP="00B04089">
      <w:r>
        <w:t xml:space="preserve">The order in which data is inserted into a tree structure directing affects the shape of the tree. The shape </w:t>
      </w:r>
      <w:r w:rsidR="004415F6">
        <w:t xml:space="preserve">of a tree affects how efficient the structure is. If a tree is not balanced </w:t>
      </w:r>
      <w:r w:rsidR="0086102B">
        <w:t>i.e.</w:t>
      </w:r>
      <w:r w:rsidR="004415F6">
        <w:t xml:space="preserve"> Not symmetrical in shape then an unnecessary  amount of comparisons will be needed to locate the required node.</w:t>
      </w:r>
    </w:p>
    <w:p w14:paraId="78DD78A2" w14:textId="77777777" w:rsidR="008150B6" w:rsidRDefault="004415F6" w:rsidP="008150B6">
      <w:r>
        <w:t xml:space="preserve">An </w:t>
      </w:r>
      <w:r w:rsidRPr="00B36AB5">
        <w:rPr>
          <w:b/>
          <w:bCs/>
        </w:rPr>
        <w:t>AVL</w:t>
      </w:r>
      <w:r>
        <w:t xml:space="preserve"> </w:t>
      </w:r>
      <w:r w:rsidR="00EA21B5">
        <w:t xml:space="preserve">is a special kind of </w:t>
      </w:r>
      <w:r>
        <w:t>BTS</w:t>
      </w:r>
      <w:r w:rsidR="00EA21B5">
        <w:t>. It</w:t>
      </w:r>
      <w:r>
        <w:t xml:space="preserve"> is the first dynami</w:t>
      </w:r>
      <w:r w:rsidR="00EA21B5">
        <w:t>c,</w:t>
      </w:r>
      <w:r>
        <w:t xml:space="preserve"> self-balancing tree</w:t>
      </w:r>
      <w:r w:rsidR="0086102B">
        <w:t xml:space="preserve"> to be </w:t>
      </w:r>
      <w:r w:rsidR="00EA21B5">
        <w:t>invented</w:t>
      </w:r>
      <w:r w:rsidR="00B36AB5">
        <w:t xml:space="preserve"> by </w:t>
      </w:r>
      <w:r w:rsidR="00B36AB5">
        <w:t>Adel'son-Vel'skii and Landis</w:t>
      </w:r>
      <w:r w:rsidR="00B36AB5">
        <w:t xml:space="preserve"> in 1962</w:t>
      </w:r>
      <w:r w:rsidR="0086102B">
        <w:t>. Each node in the tree has a balance factor.</w:t>
      </w:r>
      <w:r w:rsidR="00EA21B5">
        <w:t xml:space="preserve"> This factor allows the nodes to organised in a balanced structure. Height </w:t>
      </w:r>
      <w:r w:rsidR="00EA21B5">
        <w:t>b</w:t>
      </w:r>
      <w:r w:rsidR="00EA21B5">
        <w:t xml:space="preserve">alance </w:t>
      </w:r>
      <w:r w:rsidR="00EA21B5">
        <w:t>(v) = Height(R</w:t>
      </w:r>
      <w:r w:rsidR="00EA21B5">
        <w:t>ight</w:t>
      </w:r>
      <w:r w:rsidR="00EA21B5">
        <w:t>(v)) - Height(L</w:t>
      </w:r>
      <w:r w:rsidR="00EA21B5">
        <w:t>eft</w:t>
      </w:r>
      <w:r w:rsidR="00EA21B5">
        <w:t>(v)).</w:t>
      </w:r>
      <w:r w:rsidR="00EA21B5">
        <w:t xml:space="preserve"> The height of a balanced node in an AVL tree can either be +1 0, or -1. </w:t>
      </w:r>
      <w:r w:rsidR="005E39FC">
        <w:fldChar w:fldCharType="begin" w:fldLock="1"/>
      </w:r>
      <w:r w:rsidR="005E39FC">
        <w:instrText>ADDIN CSL_CITATION {"citationItems":[{"id":"ITEM-1","itemData":{"DOI":"10.1016/S0019-9958(85)80034-6","ISSN":"00199958","abstract":"We present a data structure based on AVL-trees which allows an insertion or a deletion to be performed in time O(log d), where d is the distance of the position searched for from a finger which points to the end of the file. Moving a finger to a distance d costs O(log d). This result demonstrates the power of the oldest basic data structure, the AVL-tree. A special case of interest is an efficient implementation of searchable priority queues such that Deletemin requires only constant time. © 1985 Academic Press, Inc.","author":[{"dropping-particle":"","family":"Tsakalidis","given":"Athanasios K.","non-dropping-particle":"","parse-names":false,"suffix":""}],"container-title":"Information and Control","id":"ITEM-1","issue":"1-3","issued":{"date-parts":[["1985"]]},"page":"173-194","title":"AVL-trees for localized search","type":"article-journal","volume":"67"},"uris":["http://www.mendeley.com/documents/?uuid=18c08c79-8114-4f7a-9445-fb8267a43b48"]}],"mendeley":{"formattedCitation":"(Tsakalidis, 1985)","plainTextFormattedCitation":"(Tsakalidis, 1985)"},"properties":{"noteIndex":0},"schema":"https://github.com/citation-style-language/schema/raw/master/csl-citation.json"}</w:instrText>
      </w:r>
      <w:r w:rsidR="005E39FC">
        <w:fldChar w:fldCharType="separate"/>
      </w:r>
      <w:r w:rsidR="005E39FC" w:rsidRPr="005E39FC">
        <w:rPr>
          <w:noProof/>
        </w:rPr>
        <w:t>(Tsakalidis, 1985)</w:t>
      </w:r>
      <w:r w:rsidR="005E39FC">
        <w:fldChar w:fldCharType="end"/>
      </w:r>
    </w:p>
    <w:p w14:paraId="751E2B92" w14:textId="3FFD70CF" w:rsidR="000C5D6D" w:rsidRPr="008150B6" w:rsidRDefault="00B57D0B" w:rsidP="008150B6">
      <w:r w:rsidRPr="00B57D0B">
        <w:rPr>
          <w:b/>
          <w:bCs/>
        </w:rPr>
        <w:t>Applications:</w:t>
      </w:r>
    </w:p>
    <w:p w14:paraId="7AB28F82" w14:textId="553F5AF3" w:rsidR="000C5D6D" w:rsidRDefault="001D43AC" w:rsidP="0078434D">
      <w:pPr>
        <w:pStyle w:val="ListParagraph"/>
        <w:numPr>
          <w:ilvl w:val="0"/>
          <w:numId w:val="4"/>
        </w:numPr>
      </w:pPr>
      <w:r>
        <w:t>A tree structure is used to manage an operating system’s disk file system. Each folder represents a node in the tree</w:t>
      </w:r>
      <w:r w:rsidR="007F2B00">
        <w:t xml:space="preserve">. The root node is the root directory in the file system. This structure allows files to be created and deleted quite easily. </w:t>
      </w:r>
      <w:r w:rsidR="00E1107E">
        <w:fldChar w:fldCharType="begin" w:fldLock="1"/>
      </w:r>
      <w:r w:rsidR="00E1107E"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 w:rsidR="00E1107E">
        <w:fldChar w:fldCharType="separate"/>
      </w:r>
      <w:r w:rsidR="00E1107E" w:rsidRPr="008F6182">
        <w:rPr>
          <w:noProof/>
        </w:rPr>
        <w:t>(Rani &amp; Suman, 2013)</w:t>
      </w:r>
      <w:r w:rsidR="00E1107E">
        <w:fldChar w:fldCharType="end"/>
      </w:r>
    </w:p>
    <w:p w14:paraId="096DCD03" w14:textId="7A90EEC5" w:rsidR="007F2B00" w:rsidRDefault="007F2B00" w:rsidP="0078434D">
      <w:pPr>
        <w:pStyle w:val="ListParagraph"/>
        <w:numPr>
          <w:ilvl w:val="0"/>
          <w:numId w:val="4"/>
        </w:numPr>
      </w:pPr>
      <w:r>
        <w:t>Trees are used in a large amount of networking applications in computer science. Used regularly with internet protocols (</w:t>
      </w:r>
      <w:proofErr w:type="spellStart"/>
      <w:r>
        <w:t>ips</w:t>
      </w:r>
      <w:proofErr w:type="spellEnd"/>
      <w:r>
        <w:t xml:space="preserve">). </w:t>
      </w:r>
      <w:r w:rsidR="00E1107E">
        <w:fldChar w:fldCharType="begin" w:fldLock="1"/>
      </w:r>
      <w:r w:rsidR="00E1107E"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 w:rsidR="00E1107E">
        <w:fldChar w:fldCharType="separate"/>
      </w:r>
      <w:r w:rsidR="00E1107E" w:rsidRPr="008F6182">
        <w:rPr>
          <w:noProof/>
        </w:rPr>
        <w:t>(Rani &amp; Suman, 2013)</w:t>
      </w:r>
      <w:r w:rsidR="00E1107E">
        <w:fldChar w:fldCharType="end"/>
      </w:r>
    </w:p>
    <w:p w14:paraId="68CF2D19" w14:textId="2524FB3F" w:rsidR="00001DC7" w:rsidRDefault="00001DC7" w:rsidP="002E578C">
      <w:pPr>
        <w:pStyle w:val="ListParagraph"/>
        <w:numPr>
          <w:ilvl w:val="0"/>
          <w:numId w:val="4"/>
        </w:numPr>
      </w:pPr>
      <w:r>
        <w:t xml:space="preserve">Used in search applications that involves data being added and removed frequently. </w:t>
      </w:r>
      <w:r w:rsidR="002E578C">
        <w:t xml:space="preserve">Example set objects and maps of many language libraries. </w:t>
      </w:r>
      <w:r w:rsidR="00E1107E">
        <w:fldChar w:fldCharType="begin" w:fldLock="1"/>
      </w:r>
      <w:r w:rsidR="00E1107E"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 w:rsidR="00E1107E">
        <w:fldChar w:fldCharType="separate"/>
      </w:r>
      <w:r w:rsidR="00E1107E" w:rsidRPr="008F6182">
        <w:rPr>
          <w:noProof/>
        </w:rPr>
        <w:t>(Rani &amp; Suman, 2013)</w:t>
      </w:r>
      <w:r w:rsidR="00E1107E">
        <w:fldChar w:fldCharType="end"/>
      </w:r>
    </w:p>
    <w:p w14:paraId="45915AC0" w14:textId="16C76725" w:rsidR="00E1107E" w:rsidRDefault="00E1107E" w:rsidP="002E578C">
      <w:pPr>
        <w:pStyle w:val="ListParagraph"/>
        <w:numPr>
          <w:ilvl w:val="0"/>
          <w:numId w:val="4"/>
        </w:numPr>
      </w:pPr>
      <w:r>
        <w:t xml:space="preserve">Compilers use tree data structures for syntax validation. </w:t>
      </w:r>
      <w:r>
        <w:fldChar w:fldCharType="begin" w:fldLock="1"/>
      </w:r>
      <w:r>
        <w:instrText>ADDIN CSL_CITATION {"citationItems":[{"id":"ITEM-1","itemData":{"author":[{"dropping-particle":"","family":"Rani","given":"N Shobha","non-dropping-particle":"","parse-names":false,"suffix":""},{"dropping-particle":"","family":"Suman","given":"S P","non-dropping-particle":"","parse-names":false,"suffix":""}],"id":"ITEM-1","issue":"7","issued":{"date-parts":[["2013"]]},"page":"2286-2291","title":"The Role of Data Structures in Multiple Disciplines of Computer Science- A Review","type":"article-journal","volume":"4"},"uris":["http://www.mendeley.com/documents/?uuid=410d7822-5052-4d55-9e26-4ca8914ea755"]}],"mendeley":{"formattedCitation":"(Rani &amp; Suman, 2013)","plainTextFormattedCitation":"(Rani &amp; Suman, 2013)","previouslyFormattedCitation":"(Rani &amp; Suman, 2013)"},"properties":{"noteIndex":0},"schema":"https://github.com/citation-style-language/schema/raw/master/csl-citation.json"}</w:instrText>
      </w:r>
      <w:r>
        <w:fldChar w:fldCharType="separate"/>
      </w:r>
      <w:r w:rsidRPr="008F6182">
        <w:rPr>
          <w:noProof/>
        </w:rPr>
        <w:t>(Rani &amp; Suman, 2013)</w:t>
      </w:r>
      <w:r>
        <w:fldChar w:fldCharType="end"/>
      </w:r>
    </w:p>
    <w:p w14:paraId="07B6F516" w14:textId="0675BAC2" w:rsidR="002E578C" w:rsidRDefault="002E578C" w:rsidP="002E578C">
      <w:pPr>
        <w:pStyle w:val="ListParagraph"/>
        <w:numPr>
          <w:ilvl w:val="0"/>
          <w:numId w:val="4"/>
        </w:numPr>
      </w:pPr>
      <w:r>
        <w:t xml:space="preserve">Trees are used to find the shortest hop from one router to another. The tree structure containing the set of potential nodes (routers) is searched using </w:t>
      </w:r>
      <w:r w:rsidRPr="002E578C">
        <w:t>Dijkstra's algorithm</w:t>
      </w:r>
      <w:r>
        <w:t xml:space="preserve"> to find the node (router) that is the shortest hop from the current node (router).</w:t>
      </w:r>
      <w:r w:rsidR="00E1107E" w:rsidRPr="00E1107E">
        <w:t xml:space="preserve"> (Rani &amp; Suman, 2013)</w:t>
      </w:r>
    </w:p>
    <w:p w14:paraId="025BDB4D" w14:textId="42EF06D6" w:rsidR="008150B6" w:rsidRDefault="00070079" w:rsidP="008150B6">
      <w:pPr>
        <w:pStyle w:val="ListParagraph"/>
      </w:pPr>
      <w:r w:rsidRPr="002E578C"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708EDDB7" wp14:editId="65F6AA45">
            <wp:simplePos x="0" y="0"/>
            <wp:positionH relativeFrom="margin">
              <wp:posOffset>560705</wp:posOffset>
            </wp:positionH>
            <wp:positionV relativeFrom="paragraph">
              <wp:posOffset>0</wp:posOffset>
            </wp:positionV>
            <wp:extent cx="3971925" cy="1857375"/>
            <wp:effectExtent l="0" t="0" r="9525" b="952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1925" cy="1857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E578C">
        <w:t xml:space="preserve">  </w:t>
      </w:r>
    </w:p>
    <w:p w14:paraId="18ABED47" w14:textId="6369CAF9" w:rsidR="008150B6" w:rsidRDefault="008150B6">
      <w:hyperlink r:id="rId9" w:history="1">
        <w:r w:rsidRPr="00020D73">
          <w:rPr>
            <w:rStyle w:val="Hyperlink"/>
          </w:rPr>
          <w:t>https://www.google.com/search?q=binary+search+trees+paper&amp;rlz=1C1GCEU_en-GBIE899IE899&amp;oq=binary+search+trees+paper&amp;aqs=chrome..69i57j0l2.5514j0j7&amp;sourceid=chrome&amp;ie=UTF-8</w:t>
        </w:r>
      </w:hyperlink>
    </w:p>
    <w:p w14:paraId="42C56218" w14:textId="5F6AA14F" w:rsidR="00DA1BB1" w:rsidRDefault="008150B6">
      <w:pPr>
        <w:rPr>
          <w:rStyle w:val="Hyperlink"/>
        </w:rPr>
      </w:pPr>
      <w:hyperlink r:id="rId10" w:history="1">
        <w:r w:rsidR="00144FC6">
          <w:rPr>
            <w:rStyle w:val="Hyperlink"/>
          </w:rPr>
          <w:t>https://www.cs.cmu.edu/~clo/www/CMU/DataStructures/Lessons/lesson4_1.htm</w:t>
        </w:r>
      </w:hyperlink>
    </w:p>
    <w:p w14:paraId="6BC2B613" w14:textId="77777777" w:rsidR="00E1107E" w:rsidRDefault="008150B6">
      <w:hyperlink r:id="rId11" w:history="1">
        <w:r w:rsidR="004D50EC">
          <w:rPr>
            <w:rStyle w:val="Hyperlink"/>
          </w:rPr>
          <w:t>https://www.educba.com/types-of-trees-in-data-s</w:t>
        </w:r>
        <w:r w:rsidR="004D50EC">
          <w:rPr>
            <w:rStyle w:val="Hyperlink"/>
          </w:rPr>
          <w:t>t</w:t>
        </w:r>
        <w:r w:rsidR="004D50EC">
          <w:rPr>
            <w:rStyle w:val="Hyperlink"/>
          </w:rPr>
          <w:t>ructure/</w:t>
        </w:r>
      </w:hyperlink>
    </w:p>
    <w:p w14:paraId="4E22720B" w14:textId="297E4250" w:rsidR="004D50EC" w:rsidRPr="00E1107E" w:rsidRDefault="008F6182">
      <w:r w:rsidRPr="008100A0">
        <w:rPr>
          <w:b/>
          <w:bCs/>
        </w:rPr>
        <w:t>Bibliography:</w:t>
      </w:r>
    </w:p>
    <w:p w14:paraId="72892593" w14:textId="41C2E275" w:rsidR="005E39FC" w:rsidRPr="005E39FC" w:rsidRDefault="008F6182" w:rsidP="005E39F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E39FC" w:rsidRPr="005E39FC">
        <w:rPr>
          <w:rFonts w:ascii="Calibri" w:hAnsi="Calibri" w:cs="Calibri"/>
          <w:noProof/>
          <w:szCs w:val="24"/>
        </w:rPr>
        <w:t xml:space="preserve">Data, I., &amp; Figure, T. (n.d.). </w:t>
      </w:r>
      <w:r w:rsidR="005E39FC" w:rsidRPr="005E39FC">
        <w:rPr>
          <w:rFonts w:ascii="Calibri" w:hAnsi="Calibri" w:cs="Calibri"/>
          <w:i/>
          <w:iCs/>
          <w:noProof/>
          <w:szCs w:val="24"/>
        </w:rPr>
        <w:t>Abstract : This paper tries to throw light in the usage of data structures in the field of information retrieval . Information retrieval is an area of study which is gaining momentum as the need and urge for sharing and exploring information is growing da</w:t>
      </w:r>
      <w:r w:rsidR="005E39FC" w:rsidRPr="005E39FC">
        <w:rPr>
          <w:rFonts w:ascii="Calibri" w:hAnsi="Calibri" w:cs="Calibri"/>
          <w:noProof/>
          <w:szCs w:val="24"/>
        </w:rPr>
        <w:t>. https://arxiv.org/ftp/arxiv/papers/1602/1602.07799.pdf</w:t>
      </w:r>
    </w:p>
    <w:p w14:paraId="12735CBC" w14:textId="77777777" w:rsidR="005E39FC" w:rsidRPr="005E39FC" w:rsidRDefault="005E39FC" w:rsidP="005E39F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5E39FC">
        <w:rPr>
          <w:rFonts w:ascii="Calibri" w:hAnsi="Calibri" w:cs="Calibri"/>
          <w:noProof/>
          <w:szCs w:val="24"/>
        </w:rPr>
        <w:t xml:space="preserve">KIM, S. (2003). </w:t>
      </w:r>
      <w:r w:rsidRPr="005E39FC">
        <w:rPr>
          <w:rFonts w:ascii="Calibri" w:hAnsi="Calibri" w:cs="Calibri"/>
          <w:i/>
          <w:iCs/>
          <w:noProof/>
          <w:szCs w:val="24"/>
        </w:rPr>
        <w:t>Binary Trees</w:t>
      </w:r>
      <w:r w:rsidRPr="005E39FC">
        <w:rPr>
          <w:rFonts w:ascii="Calibri" w:hAnsi="Calibri" w:cs="Calibri"/>
          <w:noProof/>
          <w:szCs w:val="24"/>
        </w:rPr>
        <w:t xml:space="preserve">. </w:t>
      </w:r>
      <w:r w:rsidRPr="005E39FC">
        <w:rPr>
          <w:rFonts w:ascii="Calibri" w:hAnsi="Calibri" w:cs="Calibri"/>
          <w:i/>
          <w:iCs/>
          <w:noProof/>
          <w:szCs w:val="24"/>
        </w:rPr>
        <w:t>May</w:t>
      </w:r>
      <w:r w:rsidRPr="005E39FC">
        <w:rPr>
          <w:rFonts w:ascii="Calibri" w:hAnsi="Calibri" w:cs="Calibri"/>
          <w:noProof/>
          <w:szCs w:val="24"/>
        </w:rPr>
        <w:t>, 225–290. https://doi.org/10.1142/9789812791245_0011</w:t>
      </w:r>
    </w:p>
    <w:p w14:paraId="6EB95429" w14:textId="77777777" w:rsidR="005E39FC" w:rsidRPr="005E39FC" w:rsidRDefault="005E39FC" w:rsidP="005E39F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5E39FC">
        <w:rPr>
          <w:rFonts w:ascii="Calibri" w:hAnsi="Calibri" w:cs="Calibri"/>
          <w:noProof/>
          <w:szCs w:val="24"/>
        </w:rPr>
        <w:t xml:space="preserve">Questions, A. A. (2008). </w:t>
      </w:r>
      <w:r w:rsidRPr="005E39FC">
        <w:rPr>
          <w:rFonts w:ascii="Calibri" w:hAnsi="Calibri" w:cs="Calibri"/>
          <w:i/>
          <w:iCs/>
          <w:noProof/>
          <w:szCs w:val="24"/>
        </w:rPr>
        <w:t>Fundamentals of Data Structures Algorithm Analysis</w:t>
      </w:r>
      <w:r w:rsidRPr="005E39FC">
        <w:rPr>
          <w:rFonts w:ascii="Calibri" w:hAnsi="Calibri" w:cs="Calibri"/>
          <w:noProof/>
          <w:szCs w:val="24"/>
        </w:rPr>
        <w:t>. http://dl.pnu-club.com/jozve/arshad/computer/DS E.Horowitz (En)(WWW.PNU-CLUB.COM).pdf</w:t>
      </w:r>
    </w:p>
    <w:p w14:paraId="56DEAE1E" w14:textId="77777777" w:rsidR="005E39FC" w:rsidRPr="005E39FC" w:rsidRDefault="005E39FC" w:rsidP="005E39F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5E39FC">
        <w:rPr>
          <w:rFonts w:ascii="Calibri" w:hAnsi="Calibri" w:cs="Calibri"/>
          <w:noProof/>
          <w:szCs w:val="24"/>
        </w:rPr>
        <w:t xml:space="preserve">Rani, N. S., &amp; Suman, S. P. (2013). </w:t>
      </w:r>
      <w:r w:rsidRPr="005E39FC">
        <w:rPr>
          <w:rFonts w:ascii="Calibri" w:hAnsi="Calibri" w:cs="Calibri"/>
          <w:i/>
          <w:iCs/>
          <w:noProof/>
          <w:szCs w:val="24"/>
        </w:rPr>
        <w:t>The Role of Data Structures in Multiple Disciplines of Computer Science- A Review</w:t>
      </w:r>
      <w:r w:rsidRPr="005E39FC">
        <w:rPr>
          <w:rFonts w:ascii="Calibri" w:hAnsi="Calibri" w:cs="Calibri"/>
          <w:noProof/>
          <w:szCs w:val="24"/>
        </w:rPr>
        <w:t xml:space="preserve">. </w:t>
      </w:r>
      <w:r w:rsidRPr="005E39FC">
        <w:rPr>
          <w:rFonts w:ascii="Calibri" w:hAnsi="Calibri" w:cs="Calibri"/>
          <w:i/>
          <w:iCs/>
          <w:noProof/>
          <w:szCs w:val="24"/>
        </w:rPr>
        <w:t>4</w:t>
      </w:r>
      <w:r w:rsidRPr="005E39FC">
        <w:rPr>
          <w:rFonts w:ascii="Calibri" w:hAnsi="Calibri" w:cs="Calibri"/>
          <w:noProof/>
          <w:szCs w:val="24"/>
        </w:rPr>
        <w:t>(7), 2286–2291. https://www.ijser.org/researchpaper/The-Role-of-Data-Structures-in-Multiple-Disciplines-of-Computer-Science-A-Review.pdf</w:t>
      </w:r>
    </w:p>
    <w:p w14:paraId="37CA8D3D" w14:textId="77777777" w:rsidR="005E39FC" w:rsidRPr="005E39FC" w:rsidRDefault="005E39FC" w:rsidP="005E39F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5E39FC">
        <w:rPr>
          <w:rFonts w:ascii="Calibri" w:hAnsi="Calibri" w:cs="Calibri"/>
          <w:noProof/>
          <w:szCs w:val="24"/>
        </w:rPr>
        <w:t xml:space="preserve">Tsakalidis, A. K. (1985). AVL-trees for localized search. </w:t>
      </w:r>
      <w:r w:rsidRPr="005E39FC">
        <w:rPr>
          <w:rFonts w:ascii="Calibri" w:hAnsi="Calibri" w:cs="Calibri"/>
          <w:i/>
          <w:iCs/>
          <w:noProof/>
          <w:szCs w:val="24"/>
        </w:rPr>
        <w:t>Information and Control</w:t>
      </w:r>
      <w:r w:rsidRPr="005E39FC">
        <w:rPr>
          <w:rFonts w:ascii="Calibri" w:hAnsi="Calibri" w:cs="Calibri"/>
          <w:noProof/>
          <w:szCs w:val="24"/>
        </w:rPr>
        <w:t xml:space="preserve">, </w:t>
      </w:r>
      <w:r w:rsidRPr="005E39FC">
        <w:rPr>
          <w:rFonts w:ascii="Calibri" w:hAnsi="Calibri" w:cs="Calibri"/>
          <w:i/>
          <w:iCs/>
          <w:noProof/>
          <w:szCs w:val="24"/>
        </w:rPr>
        <w:t>67</w:t>
      </w:r>
      <w:r w:rsidRPr="005E39FC">
        <w:rPr>
          <w:rFonts w:ascii="Calibri" w:hAnsi="Calibri" w:cs="Calibri"/>
          <w:noProof/>
          <w:szCs w:val="24"/>
        </w:rPr>
        <w:t>(1–3), 173–194. https://doi.org/10.1016/S0019-9958(85)80034-6</w:t>
      </w:r>
    </w:p>
    <w:p w14:paraId="426F659E" w14:textId="4E263202" w:rsidR="00AE0E05" w:rsidRPr="00AE0E05" w:rsidRDefault="008F6182">
      <w:r>
        <w:fldChar w:fldCharType="end"/>
      </w:r>
    </w:p>
    <w:p w14:paraId="35CF7E7B" w14:textId="53F6E9AD" w:rsidR="008100A0" w:rsidRDefault="008100A0">
      <w:pPr>
        <w:rPr>
          <w:color w:val="ED7D31" w:themeColor="accent2"/>
        </w:rPr>
      </w:pPr>
      <w:r w:rsidRPr="008100A0">
        <w:rPr>
          <w:color w:val="ED7D31" w:themeColor="accent2"/>
        </w:rPr>
        <w:t>A STUDY ON THE USAGE OF DATA STRUCTURES IN INFORMATION RETRIEVAL</w:t>
      </w:r>
      <w:r>
        <w:rPr>
          <w:color w:val="ED7D31" w:themeColor="accent2"/>
        </w:rPr>
        <w:t xml:space="preserve"> (</w:t>
      </w:r>
      <w:proofErr w:type="spellStart"/>
      <w:r>
        <w:rPr>
          <w:color w:val="ED7D31" w:themeColor="accent2"/>
        </w:rPr>
        <w:t>micheal</w:t>
      </w:r>
      <w:proofErr w:type="spellEnd"/>
      <w:r>
        <w:rPr>
          <w:color w:val="ED7D31" w:themeColor="accent2"/>
        </w:rPr>
        <w:t>)</w:t>
      </w:r>
      <w:r w:rsidR="00CE4EC8">
        <w:rPr>
          <w:color w:val="ED7D31" w:themeColor="accent2"/>
        </w:rPr>
        <w:t xml:space="preserve"> article</w:t>
      </w:r>
    </w:p>
    <w:p w14:paraId="6720EA8C" w14:textId="116451C9" w:rsidR="008100A0" w:rsidRDefault="008150B6">
      <w:pPr>
        <w:rPr>
          <w:color w:val="ED7D31" w:themeColor="accent2"/>
        </w:rPr>
      </w:pPr>
      <w:hyperlink r:id="rId12" w:history="1">
        <w:r w:rsidR="00CE4EC8">
          <w:rPr>
            <w:rStyle w:val="Hyperlink"/>
          </w:rPr>
          <w:t>https://arxiv.org/ftp/arxiv/papers/1602/1602.07799.pdf</w:t>
        </w:r>
      </w:hyperlink>
    </w:p>
    <w:p w14:paraId="183482A2" w14:textId="31843F1E" w:rsidR="00CE4EC8" w:rsidRDefault="00CE4EC8">
      <w:pPr>
        <w:rPr>
          <w:color w:val="ED7D31" w:themeColor="accent2"/>
        </w:rPr>
      </w:pPr>
    </w:p>
    <w:p w14:paraId="39763991" w14:textId="38C4F560" w:rsidR="00CE4EC8" w:rsidRDefault="00CE4EC8">
      <w:pPr>
        <w:rPr>
          <w:color w:val="ED7D31" w:themeColor="accent2"/>
        </w:rPr>
      </w:pPr>
      <w:r>
        <w:rPr>
          <w:color w:val="ED7D31" w:themeColor="accent2"/>
        </w:rPr>
        <w:t>Open Data Structures: An introduction by Pat Morin (</w:t>
      </w:r>
      <w:proofErr w:type="spellStart"/>
      <w:r>
        <w:rPr>
          <w:color w:val="ED7D31" w:themeColor="accent2"/>
        </w:rPr>
        <w:t>seamie</w:t>
      </w:r>
      <w:proofErr w:type="spellEnd"/>
      <w:r>
        <w:rPr>
          <w:color w:val="ED7D31" w:themeColor="accent2"/>
        </w:rPr>
        <w:t>) book</w:t>
      </w:r>
    </w:p>
    <w:p w14:paraId="5E7DC454" w14:textId="0B977FF2" w:rsidR="00CE4EC8" w:rsidRPr="00CE4EC8" w:rsidRDefault="00CE4EC8">
      <w:pPr>
        <w:rPr>
          <w:color w:val="000000" w:themeColor="text1"/>
        </w:rPr>
      </w:pPr>
      <w:r w:rsidRPr="00CE4EC8">
        <w:rPr>
          <w:color w:val="000000" w:themeColor="text1"/>
        </w:rPr>
        <w:t>https://ebookcentral-proquest-com.proxy.lib.ul.ie/lib/univlime-ebooks/reader.action?docID=4839957&amp;ppg=148</w:t>
      </w:r>
    </w:p>
    <w:p w14:paraId="2BE3EB5B" w14:textId="4F98F884" w:rsidR="00CE4EC8" w:rsidRDefault="00CE4EC8" w:rsidP="00CE4EC8">
      <w:pPr>
        <w:rPr>
          <w:color w:val="ED7D31" w:themeColor="accent2"/>
        </w:rPr>
      </w:pPr>
      <w:r w:rsidRPr="00CE4EC8">
        <w:rPr>
          <w:color w:val="ED7D31" w:themeColor="accent2"/>
        </w:rPr>
        <w:t>Fundamentals of Data Structures</w:t>
      </w:r>
      <w:r>
        <w:rPr>
          <w:color w:val="ED7D31" w:themeColor="accent2"/>
        </w:rPr>
        <w:t xml:space="preserve"> </w:t>
      </w:r>
      <w:r w:rsidRPr="00CE4EC8">
        <w:rPr>
          <w:color w:val="ED7D31" w:themeColor="accent2"/>
        </w:rPr>
        <w:t xml:space="preserve">by Ellis Horowitz and Sartaj </w:t>
      </w:r>
      <w:proofErr w:type="spellStart"/>
      <w:r w:rsidRPr="00CE4EC8">
        <w:rPr>
          <w:color w:val="ED7D31" w:themeColor="accent2"/>
        </w:rPr>
        <w:t>Sahni</w:t>
      </w:r>
      <w:proofErr w:type="spellEnd"/>
      <w:r>
        <w:rPr>
          <w:color w:val="ED7D31" w:themeColor="accent2"/>
        </w:rPr>
        <w:t xml:space="preserve"> (Mohamed) book</w:t>
      </w:r>
    </w:p>
    <w:p w14:paraId="71C596EE" w14:textId="66E61D8D" w:rsidR="00CE4EC8" w:rsidRPr="008100A0" w:rsidRDefault="008150B6">
      <w:pPr>
        <w:rPr>
          <w:color w:val="ED7D31" w:themeColor="accent2"/>
        </w:rPr>
      </w:pPr>
      <w:hyperlink r:id="rId13" w:history="1">
        <w:r w:rsidR="00CE4EC8">
          <w:rPr>
            <w:rStyle w:val="Hyperlink"/>
          </w:rPr>
          <w:t>http://dl.pnu-club.com/jozve/arshad/computer/DS%20E.Horowitz%20(En)(WWW.PNU-CLUB.COM).pdf</w:t>
        </w:r>
      </w:hyperlink>
    </w:p>
    <w:sectPr w:rsidR="00CE4EC8" w:rsidRPr="008100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9B2837"/>
    <w:multiLevelType w:val="hybridMultilevel"/>
    <w:tmpl w:val="75629B7A"/>
    <w:lvl w:ilvl="0" w:tplc="14DC838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5F5E8E"/>
    <w:multiLevelType w:val="hybridMultilevel"/>
    <w:tmpl w:val="98E40B78"/>
    <w:lvl w:ilvl="0" w:tplc="09AA05EC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465AB6"/>
    <w:multiLevelType w:val="hybridMultilevel"/>
    <w:tmpl w:val="768678E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AD4084"/>
    <w:multiLevelType w:val="hybridMultilevel"/>
    <w:tmpl w:val="735C0F8C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B45ED"/>
    <w:rsid w:val="00001DC7"/>
    <w:rsid w:val="00060E6F"/>
    <w:rsid w:val="00070079"/>
    <w:rsid w:val="00090E3A"/>
    <w:rsid w:val="0009418A"/>
    <w:rsid w:val="000C5D6D"/>
    <w:rsid w:val="00122D51"/>
    <w:rsid w:val="00144FC6"/>
    <w:rsid w:val="001D2C1D"/>
    <w:rsid w:val="001D43AC"/>
    <w:rsid w:val="001E5DAC"/>
    <w:rsid w:val="00291DCA"/>
    <w:rsid w:val="002B28CF"/>
    <w:rsid w:val="002E578C"/>
    <w:rsid w:val="003420DE"/>
    <w:rsid w:val="003A3A8E"/>
    <w:rsid w:val="003E7C01"/>
    <w:rsid w:val="0041388B"/>
    <w:rsid w:val="004415F6"/>
    <w:rsid w:val="004C1241"/>
    <w:rsid w:val="004D50EC"/>
    <w:rsid w:val="004E5532"/>
    <w:rsid w:val="00593CE9"/>
    <w:rsid w:val="005E39FC"/>
    <w:rsid w:val="005E6228"/>
    <w:rsid w:val="00651C2F"/>
    <w:rsid w:val="006674A7"/>
    <w:rsid w:val="0067309D"/>
    <w:rsid w:val="006C6080"/>
    <w:rsid w:val="006F6E41"/>
    <w:rsid w:val="0078434D"/>
    <w:rsid w:val="007957E0"/>
    <w:rsid w:val="007F2B00"/>
    <w:rsid w:val="007F7EAB"/>
    <w:rsid w:val="008100A0"/>
    <w:rsid w:val="008150B6"/>
    <w:rsid w:val="0086102B"/>
    <w:rsid w:val="008B45ED"/>
    <w:rsid w:val="008D5042"/>
    <w:rsid w:val="008F6182"/>
    <w:rsid w:val="00932EAF"/>
    <w:rsid w:val="009618B7"/>
    <w:rsid w:val="00A10499"/>
    <w:rsid w:val="00A22785"/>
    <w:rsid w:val="00AB6F18"/>
    <w:rsid w:val="00AE0E05"/>
    <w:rsid w:val="00AF3586"/>
    <w:rsid w:val="00B04089"/>
    <w:rsid w:val="00B36AB5"/>
    <w:rsid w:val="00B36AF9"/>
    <w:rsid w:val="00B57D0B"/>
    <w:rsid w:val="00B77CB9"/>
    <w:rsid w:val="00BA170B"/>
    <w:rsid w:val="00BD42F6"/>
    <w:rsid w:val="00C15DFE"/>
    <w:rsid w:val="00C2732C"/>
    <w:rsid w:val="00C47E38"/>
    <w:rsid w:val="00CE4EC8"/>
    <w:rsid w:val="00D04F14"/>
    <w:rsid w:val="00D8151C"/>
    <w:rsid w:val="00DA1BB1"/>
    <w:rsid w:val="00DD3B4B"/>
    <w:rsid w:val="00DF1726"/>
    <w:rsid w:val="00E1107E"/>
    <w:rsid w:val="00E457B1"/>
    <w:rsid w:val="00E93E67"/>
    <w:rsid w:val="00EA21B5"/>
    <w:rsid w:val="00EC7A3C"/>
    <w:rsid w:val="00EE6DD1"/>
    <w:rsid w:val="00F15917"/>
    <w:rsid w:val="00F609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2F4BDD"/>
  <w15:chartTrackingRefBased/>
  <w15:docId w15:val="{B2F06F52-A2AB-40F3-B782-4478A1B528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957E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44FC6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CE4EC8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9418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65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1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8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07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://dl.pnu-club.com/jozve/arshad/computer/DS%20E.Horowitz%20(En)(WWW.PNU-CLUB.COM).pdf" TargetMode="External"/><Relationship Id="rId3" Type="http://schemas.openxmlformats.org/officeDocument/2006/relationships/styles" Target="styles.xml"/><Relationship Id="rId7" Type="http://schemas.openxmlformats.org/officeDocument/2006/relationships/image" Target="media/image2.JPG"/><Relationship Id="rId12" Type="http://schemas.openxmlformats.org/officeDocument/2006/relationships/hyperlink" Target="https://arxiv.org/ftp/arxiv/papers/1602/1602.07799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hyperlink" Target="https://www.educba.com/types-of-trees-in-data-structure/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www.cs.cmu.edu/~clo/www/CMU/DataStructures/Lessons/lesson4_1.htm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google.com/search?q=binary+search+trees+paper&amp;rlz=1C1GCEU_en-GBIE899IE899&amp;oq=binary+search+trees+paper&amp;aqs=chrome..69i57j0l2.5514j0j7&amp;sourceid=chrome&amp;ie=UTF-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F2894C-E410-4B29-B17F-668A3A9C40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4</TotalTime>
  <Pages>3</Pages>
  <Words>2389</Words>
  <Characters>13621</Characters>
  <Application>Microsoft Office Word</Application>
  <DocSecurity>0</DocSecurity>
  <Lines>113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eal Hogan</dc:creator>
  <cp:keywords/>
  <dc:description/>
  <cp:lastModifiedBy>Micheal Hogan</cp:lastModifiedBy>
  <cp:revision>6</cp:revision>
  <dcterms:created xsi:type="dcterms:W3CDTF">2020-05-07T16:08:00Z</dcterms:created>
  <dcterms:modified xsi:type="dcterms:W3CDTF">2020-05-08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c762766-91c4-3cd1-aa18-65228b349dfb</vt:lpwstr>
  </property>
  <property fmtid="{D5CDD505-2E9C-101B-9397-08002B2CF9AE}" pid="24" name="Mendeley Citation Style_1">
    <vt:lpwstr>http://www.zotero.org/styles/apa</vt:lpwstr>
  </property>
</Properties>
</file>